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03FA988D">
      <w:pPr>
        <w:widowControl/>
        <w:spacing w:line="480" w:lineRule="auto"/>
        <w:jc w:val="center"/>
        <w:rPr>
          <w:rFonts w:ascii="Times New Roman" w:hAnsi="Times New Roman" w:eastAsia="楷体" w:cs="Times New Roman"/>
          <w:color w:val="0D0D0D" w:themeColor="text1" w:themeTint="F2"/>
          <w:kern w:val="0"/>
          <w:sz w:val="20"/>
          <w:szCs w:val="20"/>
          <w14:textFill>
            <w14:solidFill>
              <w14:schemeClr w14:val="tx1">
                <w14:lumMod w14:val="95000"/>
                <w14:lumOff w14:val="5000"/>
              </w14:schemeClr>
            </w14:solidFill>
          </w14:textFill>
        </w:rPr>
      </w:pPr>
      <w:r>
        <w:rPr>
          <w:rFonts w:ascii="Times New Roman" w:hAnsi="Times New Roman" w:eastAsia="楷体" w:cs="Times New Roman"/>
          <w:b/>
          <w:bCs/>
          <w:color w:val="0D0D0D" w:themeColor="text1" w:themeTint="F2"/>
          <w:kern w:val="0"/>
          <w:sz w:val="20"/>
          <w:szCs w:val="20"/>
          <w14:textFill>
            <w14:solidFill>
              <w14:schemeClr w14:val="tx1">
                <w14:lumMod w14:val="95000"/>
                <w14:lumOff w14:val="5000"/>
              </w14:schemeClr>
            </w14:solidFill>
          </w14:textFill>
        </w:rPr>
        <w:t>Table 2</w:t>
      </w:r>
      <w:r>
        <w:rPr>
          <w:rFonts w:ascii="Times New Roman" w:hAnsi="Times New Roman" w:eastAsia="楷体" w:cs="Times New Roman"/>
          <w:color w:val="0D0D0D" w:themeColor="text1" w:themeTint="F2"/>
          <w:kern w:val="0"/>
          <w:sz w:val="20"/>
          <w:szCs w:val="20"/>
          <w14:textFill>
            <w14:solidFill>
              <w14:schemeClr w14:val="tx1">
                <w14:lumMod w14:val="95000"/>
                <w14:lumOff w14:val="5000"/>
              </w14:schemeClr>
            </w14:solidFill>
          </w14:textFill>
        </w:rPr>
        <w:t xml:space="preserve"> The therapeutic CIS effects of BMNPs prepared from cell membrane</w:t>
      </w:r>
    </w:p>
    <w:tbl>
      <w:tblPr>
        <w:tblStyle w:val="4"/>
        <w:tblW w:w="15254" w:type="dxa"/>
        <w:tblInd w:w="135" w:type="dxa"/>
        <w:tblBorders>
          <w:top w:val="single" w:color="auto" w:sz="12" w:space="0"/>
          <w:left w:val="none" w:color="auto" w:sz="0" w:space="0"/>
          <w:bottom w:val="single" w:color="auto" w:sz="12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769"/>
        <w:gridCol w:w="1831"/>
        <w:gridCol w:w="1738"/>
        <w:gridCol w:w="1426"/>
        <w:gridCol w:w="3265"/>
        <w:gridCol w:w="4083"/>
        <w:gridCol w:w="1142"/>
      </w:tblGrid>
      <w:tr w14:paraId="4901D5B4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bottom w:val="single" w:color="auto" w:sz="4" w:space="0"/>
            </w:tcBorders>
          </w:tcPr>
          <w:p w14:paraId="3FBB0D13">
            <w:pPr>
              <w:overflowPunct w:val="0"/>
              <w:autoSpaceDE w:val="0"/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b/>
                <w:bCs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Source</w:t>
            </w:r>
          </w:p>
        </w:tc>
        <w:tc>
          <w:tcPr>
            <w:tcW w:w="1831" w:type="dxa"/>
            <w:tcBorders>
              <w:bottom w:val="single" w:color="auto" w:sz="4" w:space="0"/>
            </w:tcBorders>
          </w:tcPr>
          <w:p w14:paraId="05F1600E">
            <w:pPr>
              <w:widowControl/>
              <w:overflowPunct w:val="0"/>
              <w:autoSpaceDE w:val="0"/>
              <w:spacing w:line="480" w:lineRule="auto"/>
              <w:jc w:val="center"/>
              <w:rPr>
                <w:rFonts w:ascii="Times New Roman" w:hAnsi="Times New Roman" w:eastAsia="FZSSK--GBK1-0" w:cs="Times New Roman"/>
                <w:b/>
                <w:bCs/>
                <w:color w:val="0D0D0D" w:themeColor="text1" w:themeTint="F2"/>
                <w:kern w:val="0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FZSSK--GBK1-0" w:cs="Times New Roman"/>
                <w:b/>
                <w:bCs/>
                <w:color w:val="0D0D0D" w:themeColor="text1" w:themeTint="F2"/>
                <w:kern w:val="0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Drug carrier</w:t>
            </w:r>
          </w:p>
        </w:tc>
        <w:tc>
          <w:tcPr>
            <w:tcW w:w="1738" w:type="dxa"/>
            <w:tcBorders>
              <w:bottom w:val="single" w:color="auto" w:sz="4" w:space="0"/>
            </w:tcBorders>
          </w:tcPr>
          <w:p w14:paraId="17FEBDDF">
            <w:pPr>
              <w:overflowPunct w:val="0"/>
              <w:autoSpaceDE w:val="0"/>
              <w:spacing w:line="480" w:lineRule="auto"/>
              <w:jc w:val="center"/>
              <w:rPr>
                <w:rFonts w:ascii="Times New Roman" w:hAnsi="Times New Roman" w:eastAsia="FZSSK--GBK1-0" w:cs="Times New Roman"/>
                <w:b/>
                <w:bCs/>
                <w:color w:val="0D0D0D" w:themeColor="text1" w:themeTint="F2"/>
                <w:kern w:val="0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FZSSK--GBK1-0" w:cs="Times New Roman"/>
                <w:b/>
                <w:bCs/>
                <w:color w:val="0D0D0D" w:themeColor="text1" w:themeTint="F2"/>
                <w:kern w:val="0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anocarrier</w:t>
            </w:r>
          </w:p>
        </w:tc>
        <w:tc>
          <w:tcPr>
            <w:tcW w:w="1426" w:type="dxa"/>
            <w:tcBorders>
              <w:bottom w:val="single" w:color="auto" w:sz="4" w:space="0"/>
            </w:tcBorders>
          </w:tcPr>
          <w:p w14:paraId="22C6E41D">
            <w:pPr>
              <w:widowControl/>
              <w:overflowPunct w:val="0"/>
              <w:autoSpaceDE w:val="0"/>
              <w:spacing w:line="480" w:lineRule="auto"/>
              <w:jc w:val="center"/>
              <w:rPr>
                <w:rFonts w:ascii="Times New Roman" w:hAnsi="Times New Roman" w:eastAsia="FZSSK--GBK1-0" w:cs="Times New Roman"/>
                <w:b/>
                <w:bCs/>
                <w:color w:val="0D0D0D" w:themeColor="text1" w:themeTint="F2"/>
                <w:kern w:val="0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FZSSK--GBK1-0" w:cs="Times New Roman"/>
                <w:b/>
                <w:bCs/>
                <w:color w:val="0D0D0D" w:themeColor="text1" w:themeTint="F2"/>
                <w:kern w:val="0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odification</w:t>
            </w:r>
          </w:p>
        </w:tc>
        <w:tc>
          <w:tcPr>
            <w:tcW w:w="3265" w:type="dxa"/>
            <w:tcBorders>
              <w:bottom w:val="single" w:color="auto" w:sz="4" w:space="0"/>
            </w:tcBorders>
          </w:tcPr>
          <w:p w14:paraId="4329E6AE">
            <w:pPr>
              <w:widowControl/>
              <w:overflowPunct w:val="0"/>
              <w:autoSpaceDE w:val="0"/>
              <w:spacing w:line="480" w:lineRule="auto"/>
              <w:jc w:val="center"/>
              <w:rPr>
                <w:rFonts w:ascii="Times New Roman" w:hAnsi="Times New Roman" w:eastAsia="宋体" w:cs="Times New Roman"/>
                <w:b/>
                <w:bCs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FZSSK--GBK1-0" w:cs="Times New Roman"/>
                <w:b/>
                <w:bCs/>
                <w:color w:val="0D0D0D" w:themeColor="text1" w:themeTint="F2"/>
                <w:kern w:val="0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Cell membrane action characteristics</w:t>
            </w:r>
          </w:p>
        </w:tc>
        <w:tc>
          <w:tcPr>
            <w:tcW w:w="4083" w:type="dxa"/>
            <w:tcBorders>
              <w:bottom w:val="single" w:color="auto" w:sz="4" w:space="0"/>
            </w:tcBorders>
          </w:tcPr>
          <w:p w14:paraId="39837941">
            <w:pPr>
              <w:overflowPunct w:val="0"/>
              <w:autoSpaceDE w:val="0"/>
              <w:spacing w:line="480" w:lineRule="auto"/>
              <w:jc w:val="center"/>
              <w:rPr>
                <w:rFonts w:ascii="Times New Roman" w:hAnsi="Times New Roman" w:eastAsia="Times New Roman" w:cs="Times New Roman"/>
                <w:b/>
                <w:bCs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FZSSK--GBK1-0" w:cs="Times New Roman"/>
                <w:b/>
                <w:bCs/>
                <w:color w:val="0D0D0D" w:themeColor="text1" w:themeTint="F2"/>
                <w:kern w:val="0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harmacological effect</w:t>
            </w:r>
          </w:p>
        </w:tc>
        <w:tc>
          <w:tcPr>
            <w:tcW w:w="1142" w:type="dxa"/>
            <w:tcBorders>
              <w:bottom w:val="single" w:color="auto" w:sz="4" w:space="0"/>
            </w:tcBorders>
          </w:tcPr>
          <w:p w14:paraId="03CF7681">
            <w:pPr>
              <w:overflowPunct w:val="0"/>
              <w:autoSpaceDE w:val="0"/>
              <w:spacing w:line="480" w:lineRule="auto"/>
              <w:rPr>
                <w:rFonts w:ascii="Times New Roman" w:hAnsi="Times New Roman" w:eastAsia="FZSSK--GBK1-0" w:cs="Times New Roman"/>
                <w:b/>
                <w:bCs/>
                <w:color w:val="0D0D0D" w:themeColor="text1" w:themeTint="F2"/>
                <w:kern w:val="0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FZSSK--GBK1-0" w:cs="Times New Roman"/>
                <w:b/>
                <w:bCs/>
                <w:color w:val="0D0D0D" w:themeColor="text1" w:themeTint="F2"/>
                <w:kern w:val="0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Reference</w:t>
            </w:r>
          </w:p>
        </w:tc>
      </w:tr>
      <w:tr w14:paraId="72FDA980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op w:val="single" w:color="auto" w:sz="4" w:space="0"/>
              <w:tl2br w:val="nil"/>
              <w:tr2bl w:val="nil"/>
            </w:tcBorders>
          </w:tcPr>
          <w:p w14:paraId="667045FC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Red blood cell</w:t>
            </w:r>
          </w:p>
          <w:p w14:paraId="7C39CE74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embrane</w:t>
            </w:r>
          </w:p>
        </w:tc>
        <w:tc>
          <w:tcPr>
            <w:tcW w:w="1831" w:type="dxa"/>
            <w:tcBorders>
              <w:top w:val="single" w:color="auto" w:sz="4" w:space="0"/>
              <w:tl2br w:val="nil"/>
              <w:tr2bl w:val="nil"/>
            </w:tcBorders>
          </w:tcPr>
          <w:p w14:paraId="50B22649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R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pamycin</w:t>
            </w:r>
          </w:p>
        </w:tc>
        <w:tc>
          <w:tcPr>
            <w:tcW w:w="1738" w:type="dxa"/>
            <w:tcBorders>
              <w:top w:val="single" w:color="auto" w:sz="4" w:space="0"/>
              <w:tl2br w:val="nil"/>
              <w:tr2bl w:val="nil"/>
            </w:tcBorders>
          </w:tcPr>
          <w:p w14:paraId="5D7398F5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Sulfated chitosan polymer core</w:t>
            </w:r>
          </w:p>
        </w:tc>
        <w:tc>
          <w:tcPr>
            <w:tcW w:w="1426" w:type="dxa"/>
            <w:tcBorders>
              <w:top w:val="single" w:color="auto" w:sz="4" w:space="0"/>
              <w:tl2br w:val="nil"/>
              <w:tr2bl w:val="nil"/>
            </w:tcBorders>
          </w:tcPr>
          <w:p w14:paraId="36BFD20F">
            <w:pPr>
              <w:overflowPunct w:val="0"/>
              <w:autoSpaceDE w:val="0"/>
              <w:spacing w:line="480" w:lineRule="auto"/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SHp</w:t>
            </w:r>
          </w:p>
        </w:tc>
        <w:tc>
          <w:tcPr>
            <w:tcW w:w="3265" w:type="dxa"/>
            <w:tcBorders>
              <w:top w:val="single" w:color="auto" w:sz="4" w:space="0"/>
              <w:tl2br w:val="nil"/>
              <w:tr2bl w:val="nil"/>
            </w:tcBorders>
          </w:tcPr>
          <w:p w14:paraId="77EA683B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rolonging retention time in the body</w:t>
            </w:r>
          </w:p>
        </w:tc>
        <w:tc>
          <w:tcPr>
            <w:tcW w:w="4083" w:type="dxa"/>
            <w:tcBorders>
              <w:top w:val="single" w:color="auto" w:sz="4" w:space="0"/>
              <w:tl2br w:val="nil"/>
              <w:tr2bl w:val="nil"/>
            </w:tcBorders>
          </w:tcPr>
          <w:p w14:paraId="76AD9704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romoting microglia polarization, maintaining the integrity of the BBB, reducing cerebral infarction, and promoting cerebral neurovascular remodeling</w:t>
            </w:r>
          </w:p>
        </w:tc>
        <w:tc>
          <w:tcPr>
            <w:tcW w:w="1142" w:type="dxa"/>
            <w:tcBorders>
              <w:top w:val="single" w:color="auto" w:sz="4" w:space="0"/>
              <w:tl2br w:val="nil"/>
              <w:tr2bl w:val="nil"/>
            </w:tcBorders>
          </w:tcPr>
          <w:p w14:paraId="7C8770C1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DYW88L0F1dGhvcj48WWVhcj4yMDI0PC9ZZWFyPjxSZWNO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</w:fldData>
              </w:fldChar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DYW88L0F1dGhvcj48WWVhcj4yMDI0PC9ZZWFyPjxSZWNO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</w:fldData>
              </w:fldChar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38]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7087E69E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085C8A6A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Red blood cell</w:t>
            </w:r>
          </w:p>
          <w:p w14:paraId="6136C22C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0CC3FEA2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R2B9C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560C4EDD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D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xtran polymer cor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313A4F19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SHp</w:t>
            </w: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24F9519E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rolonging retention time in the body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0BBCE495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Great protection against glutamate-induced PC-12 cytotoxicity, prolonging the somatic circulation of NR2B9C, enhancing active targeting of ischemic regions and reducing ischemic brain damage in MCAO rats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6899D4DC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&lt;EndNote&gt;&lt;Cite&gt;&lt;Author&gt;Lv&lt;/Author&gt;&lt;Year&gt;2018&lt;/Year&gt;&lt;RecNum&gt;89&lt;/RecNum&gt;&lt;DisplayText&gt;[39]&lt;/DisplayText&gt;&lt;record&gt;&lt;rec-number&gt;89&lt;/rec-number&gt;&lt;foreign-keys&gt;&lt;key app="EN" db-id="5aa9xwszote259edfar5dtavpva0a0xdrred" timestamp="1741086138"&gt;89&lt;/key&gt;&lt;/foreign-keys&gt;&lt;ref-type name="Journal Article"&gt;17&lt;/ref-type&gt;&lt;contributors&gt;&lt;authors&gt;&lt;author&gt;Lv, Wei&lt;/author&gt;&lt;author&gt;Xu, Jianpei&lt;/author&gt;&lt;author&gt;Wang, Xiaoqi&lt;/author&gt;&lt;author&gt;Li, Xinrui&lt;/author&gt;&lt;author&gt;Xu, Qunwei&lt;/author&gt;&lt;author&gt;Xin, Hongliang&lt;/author&gt;&lt;/authors&gt;&lt;/contributors&gt;&lt;auth-address&gt;Department of Pharmaceutics, School of Pharmacy , Nanjing Medical University , Nanjing 211166 , China.&amp;#xD;Sir Run Run Hospital , Nanjing Medical University , Nanjing 211166 , China.&lt;/auth-address&gt;&lt;titles&gt;&lt;title&gt;Bioengineered Boronic Ester Modified Dextran Polymer Nanoparticles as Reactive Oxygen Species Responsive Nanocarrier for Ischemic Stroke Treatment&lt;/title&gt;&lt;secondary-title&gt;ACS Nano&lt;/secondary-title&gt;&lt;alt-title&gt;ACS Nano&lt;/alt-title&gt;&lt;/titles&gt;&lt;periodical&gt;&lt;full-title&gt;ACS Nano&lt;/full-title&gt;&lt;abbr-1&gt;ACS Nano&lt;/abbr-1&gt;&lt;/periodical&gt;&lt;alt-periodical&gt;&lt;full-title&gt;ACS Nano&lt;/full-title&gt;&lt;abbr-1&gt;ACS Nano&lt;/abbr-1&gt;&lt;/alt-periodical&gt;&lt;pages&gt;5417-5426&lt;/pages&gt;&lt;volume&gt;12&lt;/volume&gt;&lt;number&gt;6&lt;/number&gt;&lt;section&gt;INDEX: 15.8 | QUARTILE: Q1 | CAS: 1</w:instrText>
            </w:r>
            <w:r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区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&lt;/section&gt;&lt;keywords&gt;&lt;keyword&gt;(Ischemic stroke&lt;/keyword&gt;&lt;keyword&gt;Biomimetic&lt;/keyword&gt;&lt;keyword&gt;Neuroprotectant)&lt;/keyword&gt;&lt;keyword&gt;Stimuli-responsive nanocarrier&lt;/keyword&gt;&lt;keyword&gt;Stroke homing peptide&lt;/keyword&gt;&lt;/keywords&gt;&lt;dates&gt;&lt;year&gt;2018&lt;/year&gt;&lt;/dates&gt;&lt;isbn&gt;1936-086X&lt;/isbn&gt;&lt;accession-num&gt;29869497&lt;/accession-num&gt;&lt;label&gt;15.8&lt;/label&gt;&lt;urls&gt;&lt;related-urls&gt;&lt;url&gt;https://pubmed.ncbi.nlm.nih.gov/29869497&lt;/url&gt;&lt;/related-urls&gt;&lt;/urls&gt;&lt;custom1&gt;15.8&lt;/custom1&gt;&lt;custom2&gt;Q1&lt;/custom2&gt;&lt;custom3&gt;1</w:instrText>
            </w:r>
            <w:r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区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&lt;/custom3&gt;&lt;electronic-resource-num&gt;10.1021/acsnano.8b00477&lt;/electronic-resource-num&gt;&lt;remote-database-name&gt;PubMed&lt;/remote-database-name&gt;&lt;language&gt;eng&lt;/language&gt;&lt;/record&gt;&lt;/Cite&gt;&lt;/EndNote&gt;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39]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225A74BB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28A72E6A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latelet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30AC6B74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Deoxyribonuclease I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61A31DE6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anoenzymes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49BEFBD0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Salivary acid</w:t>
            </w: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3ECF2CAF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Crossing the BBB into the damaged brain parenchyma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2CF21269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ttenuating neutrophil-induced brain damage and mitigating oxidative stress injury through effective scavenging of ROS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5DB92201">
            <w:pPr>
              <w:overflowPunct w:val="0"/>
              <w:autoSpaceDE w:val="0"/>
              <w:spacing w:line="480" w:lineRule="auto"/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/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&lt;EndNote&gt;&lt;Cite&gt;&lt;Author&gt;Song&lt;/Author&gt;&lt;Year&gt;2024&lt;/Year&gt;&lt;RecNum&gt;90&lt;/RecNum&gt;&lt;DisplayText&gt;[40]&lt;/DisplayText&gt;&lt;record&gt;&lt;rec-number&gt;90&lt;/rec-number&gt;&lt;foreign-keys&gt;&lt;key app="EN" db-id="5aa9xwszote259edfar5dtavpva0a0xdrred" timestamp="1741086206"&gt;90&lt;/key&gt;&lt;/foreign-keys&gt;&lt;ref-type name="Journal Article"&gt;17&lt;/ref-type&gt;&lt;contributors&gt;&lt;authors&gt;&lt;author&gt;Song, Junyan&lt;/author&gt;&lt;author&gt;Yang, Guang&lt;/author&gt;&lt;author&gt;Song, Yan&lt;/author&gt;&lt;author&gt;Jiang, Zeyu&lt;/author&gt;&lt;author&gt;Jiang, Yue&lt;/author&gt;&lt;author&gt;Luan, Yuxia&lt;/author&gt;&lt;author&gt;He, Wenxiu&lt;/author&gt;&lt;/authors&gt;&lt;/contributors&gt;&lt;titles&gt;&lt;title&gt;Neutrophil Hitchhiking Biomimetic Nanozymes Prime Neuroprotective Effects of Ischemic Stroke in a Tailored &amp;quot;Burning the Bridges&amp;quot; Manner&lt;/title&gt;&lt;secondary-title&gt;Advanced Functional Materials&lt;/secondary-title&gt;&lt;/titles&gt;&lt;periodical&gt;&lt;full-title&gt;Advanced Functional Materials&lt;/full-title&gt;&lt;/periodical&gt;&lt;volume&gt;34&lt;/volume&gt;&lt;number&gt;32&lt;/number&gt;&lt;dates&gt;&lt;year&gt;2024&lt;/year&gt;&lt;/dates&gt;&lt;urls&gt;&lt;/urls&gt;&lt;/record&gt;&lt;/Cite&gt;&lt;/EndNote&gt;</w:instrText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40]</w:t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7EABD3BA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90" w:hRule="atLeast"/>
        </w:trPr>
        <w:tc>
          <w:tcPr>
            <w:tcW w:w="1769" w:type="dxa"/>
            <w:tcBorders>
              <w:tl2br w:val="nil"/>
              <w:tr2bl w:val="nil"/>
            </w:tcBorders>
          </w:tcPr>
          <w:p w14:paraId="033CE0C9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latelet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518830FF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tPA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70CC8665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Liposom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714CC6C7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nnexin V</w:t>
            </w: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2972A453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Targeting thrombus properties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2E16CA83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mproving the ability of tPA to target thrombus sites and anti-platelet activation, improving neurological function, increasing focal cerebral perfusion, reducing infarct size, and decreasing blood-brain barrier permeability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3B63CC92">
            <w:pPr>
              <w:overflowPunct w:val="0"/>
              <w:autoSpaceDE w:val="0"/>
              <w:spacing w:line="480" w:lineRule="auto"/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RdWFuPC9BdXRob3I+PFllYXI+MjAyMjwvWWVhcj48UmVj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</w:fldData>
              </w:fldChar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RdWFuPC9BdXRob3I+PFllYXI+MjAyMjwvWWVhcj48UmVj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</w:fldData>
              </w:fldChar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41]</w:t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09660C6C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90" w:hRule="atLeast"/>
        </w:trPr>
        <w:tc>
          <w:tcPr>
            <w:tcW w:w="1769" w:type="dxa"/>
            <w:tcBorders>
              <w:tl2br w:val="nil"/>
              <w:tr2bl w:val="nil"/>
            </w:tcBorders>
          </w:tcPr>
          <w:p w14:paraId="20E68CD8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latelet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47B60120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L-arginine and γ-Fe2O3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2C560D7B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agnetic Nanocarriers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7C4FEDE3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2166253D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Targeting ischemic stroke lesions, locating ischemic tissue and vascular plaque sites 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66AF4DBB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Dissolving blood clots and dilating blood vessels to extend the golden window of time for treatment of ischemic stroke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6E45DE17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MaTwvQXV0aG9yPjxZZWFyPjIwMjA8L1llYXI+PFJlY051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</w:fldData>
              </w:fldChar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MaTwvQXV0aG9yPjxZZWFyPjIwMjA8L1llYXI+PFJlY051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</w:fldData>
              </w:fldChar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42]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1A23CB30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90" w:hRule="atLeast"/>
        </w:trPr>
        <w:tc>
          <w:tcPr>
            <w:tcW w:w="1769" w:type="dxa"/>
            <w:tcBorders>
              <w:tl2br w:val="nil"/>
              <w:tr2bl w:val="nil"/>
            </w:tcBorders>
          </w:tcPr>
          <w:p w14:paraId="2AF74CA6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latelet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6C4445BB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Zein, 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docosahexaenoic acid, recombinant human tissue plasminogen activator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12341770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Cu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vertAlign w:val="subscript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4.6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O nanoparticl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7373EAF1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410915CA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Targeting damage to blood vessels and blood clots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1495B223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xcellent thrombolytic effect, promoting microglia polarization and restoring neurobiological and behavioral functions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4DDFB4B1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Lb25nPC9BdXRob3I+PFllYXI+MjAyNDwvWWVhcj48UmVj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Lb25nPC9BdXRob3I+PFllYXI+MjAyNDwvWWVhcj48UmVj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43]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0AA7E010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90" w:hRule="atLeast"/>
        </w:trPr>
        <w:tc>
          <w:tcPr>
            <w:tcW w:w="1769" w:type="dxa"/>
            <w:tcBorders>
              <w:tl2br w:val="nil"/>
              <w:tr2bl w:val="nil"/>
            </w:tcBorders>
          </w:tcPr>
          <w:p w14:paraId="6A369E97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latelet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4C6F02DD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elanin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, tPA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59CDA35D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noparticl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410100C6">
            <w:pPr>
              <w:overflowPunct w:val="0"/>
              <w:autoSpaceDE w:val="0"/>
              <w:spacing w:line="480" w:lineRule="auto"/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5E878B89">
            <w:pPr>
              <w:overflowPunct w:val="0"/>
              <w:autoSpaceDE w:val="0"/>
              <w:spacing w:line="480" w:lineRule="auto"/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Targeting thrombus properties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1100FE49">
            <w:pPr>
              <w:overflowPunct w:val="0"/>
              <w:autoSpaceDE w:val="0"/>
              <w:spacing w:line="480" w:lineRule="auto"/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Significantly enhanced therapeutic efficacy in ischemic stroke with cascade thrombus targeting, precise thrombolysis, and ischemia-reperfusion protection characteristics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6E27DF21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ZdTwvQXV0aG9yPjxZZWFyPjIwMjI8L1llYXI+PFJlY051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ZdTwvQXV0aG9yPjxZZWFyPjIwMjI8L1llYXI+PFJlY051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44]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09A3362B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90" w:hRule="atLeast"/>
        </w:trPr>
        <w:tc>
          <w:tcPr>
            <w:tcW w:w="1769" w:type="dxa"/>
            <w:tcBorders>
              <w:tl2br w:val="nil"/>
              <w:tr2bl w:val="nil"/>
            </w:tcBorders>
          </w:tcPr>
          <w:p w14:paraId="654B8F04">
            <w:pPr>
              <w:overflowPunct w:val="0"/>
              <w:autoSpaceDE w:val="0"/>
              <w:spacing w:line="480" w:lineRule="auto"/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Fusion of 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Platele </w:t>
            </w: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membranes with 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microglia </w:t>
            </w: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1EBA780D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Sphingosinekinase 1 siRNA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729C5E44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anocomplex</w:t>
            </w:r>
          </w:p>
          <w:p w14:paraId="73D944D8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71331345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4F772132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latelet membrane: targeting of thrombotic properties. Microglia membrane: isotype targeting, CD29-mediated recognition of CD106, triggering receptor-mediated endocytosis, highly efficient uptake by microglia.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284160FE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Breaking through the in vivo delivery barrier of siSPHK-1 and realizing gene silencing in microglia; improving the inflammatory microenvironment at the site of cerebral ischemia/reperfusion injury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6F32C457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&lt;EndNote&gt;&lt;Cite&gt;&lt;Author&gt;Wu&lt;/Author&gt;&lt;Year&gt;2023&lt;/Year&gt;&lt;RecNum&gt;95&lt;/RecNum&gt;&lt;DisplayText&gt;[45]&lt;/DisplayText&gt;&lt;record&gt;&lt;rec-number&gt;95&lt;/rec-number&gt;&lt;foreign-keys&gt;&lt;key app="EN" db-id="5aa9xwszote259edfar5dtavpva0a0xdrred" timestamp="1741086375"&gt;95&lt;/key&gt;&lt;/foreign-keys&gt;&lt;ref-type name="Thesis"&gt;32&lt;/ref-type&gt;&lt;contributors&gt;&lt;authors&gt;&lt;author&gt;Qinghua Wu&lt;/author&gt;&lt;/authors&gt;&lt;/contributors&gt;&lt;titles&gt;&lt;title&gt;SPHK-1 siRNA delivery against cerebral ischemia-reperfusioninjury mediated by biomimetic nanocomplexes&lt;/title&gt;&lt;/titles&gt;&lt;dates&gt;&lt;year&gt;2023&lt;/year&gt;&lt;/dates&gt;&lt;publisher&gt;Soochow University‌&lt;/publisher&gt;&lt;urls&gt;&lt;/urls&gt;&lt;/record&gt;&lt;/Cite&gt;&lt;/EndNote&gt;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45]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5DDE6927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5561CD23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4T1 cell membrane 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2407966D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Succinobucol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52229DDA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H-sensitive polymeric nanovehicl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150E8E43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6A74608D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referential targeting of ischemic brain hemispheres,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0DA8F49E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Significantly enhancing ischemic cerebral microvascular reperfusion, resulting in a 69.9% reduction in infarct volume, significant neuroprotection, superior to the corresponding non-camouflaged nanocarriers 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25BCFA63">
            <w:pPr>
              <w:overflowPunct w:val="0"/>
              <w:autoSpaceDE w:val="0"/>
              <w:spacing w:line="480" w:lineRule="auto"/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IZTwvQXV0aG9yPjxZZWFyPjIwMjE8L1llYXI+PFJlY051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</w:fldData>
              </w:fldChar>
            </w: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IZTwvQXV0aG9yPjxZZWFyPjIwMjE8L1llYXI+PFJlY051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</w:fldData>
              </w:fldChar>
            </w: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47]</w:t>
            </w: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201C80C3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90" w:hRule="atLeast"/>
        </w:trPr>
        <w:tc>
          <w:tcPr>
            <w:tcW w:w="1769" w:type="dxa"/>
            <w:tcBorders>
              <w:tl2br w:val="nil"/>
              <w:tr2bl w:val="nil"/>
            </w:tcBorders>
          </w:tcPr>
          <w:p w14:paraId="3874D80F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Fusion of 4T1 tumor cell membranes with platelet membranes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75917796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aeonol and polymetformin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68A5A1E9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Liposom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3541618E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28484C5E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4T1 tumor cells: BBB penetration.</w:t>
            </w:r>
          </w:p>
          <w:p w14:paraId="78A68C6F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latelets: targeting injured vascular system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286679CF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fficiently targeting ischemic lesion, preventing neuroinflammation, scavenging excess ROS, reprogramming microglia phenotypes, and promoting angiogenesis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7E5BBADC">
            <w:pPr>
              <w:overflowPunct w:val="0"/>
              <w:autoSpaceDE w:val="0"/>
              <w:spacing w:line="480" w:lineRule="auto"/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7F1ED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7F1ED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UYW5nPC9BdXRob3I+PFllYXI+MjAyNDwvWWVhcj48UmVj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</w:fldData>
              </w:fldChar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7F1ED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7F1ED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UYW5nPC9BdXRob3I+PFllYXI+MjAyNDwvWWVhcj48UmVj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</w:fldData>
              </w:fldChar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7F1ED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7F1ED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7F1ED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7F1ED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48]</w:t>
            </w: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7F1ED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2A5B01CB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90" w:hRule="atLeast"/>
        </w:trPr>
        <w:tc>
          <w:tcPr>
            <w:tcW w:w="1769" w:type="dxa"/>
            <w:tcBorders>
              <w:tl2br w:val="nil"/>
              <w:tr2bl w:val="nil"/>
            </w:tcBorders>
          </w:tcPr>
          <w:p w14:paraId="00846F9E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Neutrophil-like 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c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ll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m 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73BAAB68">
            <w:pPr>
              <w:overflowPunct w:val="0"/>
              <w:autoSpaceDE w:val="0"/>
              <w:spacing w:line="480" w:lineRule="auto"/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7F1ED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5B4E98A9">
            <w:pPr>
              <w:overflowPunct w:val="0"/>
              <w:autoSpaceDE w:val="0"/>
              <w:spacing w:line="480" w:lineRule="auto"/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7F1ED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soporous Prussian blue nanozym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714375B7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4407E404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Targeting and homing of lesions, binding to inflamed brain microvascular endothelial cells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ab/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7DC35513">
            <w:pPr>
              <w:overflowPunct w:val="0"/>
              <w:autoSpaceDE w:val="0"/>
              <w:spacing w:line="480" w:lineRule="auto"/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7F1ED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</w:t>
            </w:r>
            <w:r>
              <w:rPr>
                <w:rFonts w:ascii="Times New Roman" w:hAnsi="Times New Roman" w:eastAsia="Arial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romoting microglia polarization to M2, reducing neutrophil recruitment, neuronal apoptosis, and proliferation of neural stem cells, neuronal precursors, and neuronal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49A3C21F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GZW5nPC9BdXRob3I+PFllYXI+MjAyMTwvWWVhcj48UmVj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</w:fldData>
              </w:fldChar>
            </w:r>
            <w:r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GZW5nPC9BdXRob3I+PFllYXI+MjAyMTwvWWVhcj48UmVj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</w:fldData>
              </w:fldChar>
            </w:r>
            <w:r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49]</w:t>
            </w:r>
            <w:r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63A44D45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00609D1F">
            <w:pPr>
              <w:overflowPunct w:val="0"/>
              <w:autoSpaceDE w:val="0"/>
              <w:spacing w:line="480" w:lineRule="auto"/>
              <w:rPr>
                <w:rFonts w:ascii="Times New Roman" w:hAnsi="Times New Roman" w:eastAsia="Microsoft YaHei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Differentiated HL-60 cells 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15784F9C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Fingolimod hydrochloride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4392C0A1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anoparticl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6FF4C818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1CAD2A72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Crossing the BBB to the site of brain injury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3A421648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D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liver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ng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15.2-fold more Fingolimod hydrochloride into the ischemic brain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, 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reduc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ng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the risk of cardiotoxicity and infection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, reprogramming microglia toward anti-inflammatory phenotypes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145D8AD8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aaGFvPC9BdXRob3I+PFllYXI+MjAyNDwvWWVhcj48UmVj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aaGFvPC9BdXRob3I+PFllYXI+MjAyNDwvWWVhcj48UmVj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50]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2BED074A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313530E0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eutrophil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60A0CEED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L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onurine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142F33DD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noliposomal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71E56FFC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0A061A6D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Penetrating BBB, targeting infarct core, neutralizing inflammation, immuno-avoidance properties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27306F16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lleviating neuronal apoptosis, oxidative stress, neuroinflammation, and restoring BBB integrity in transient middle cerebral artery occlusion (tMCAO) rats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08226E45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UYW5nPC9BdXRob3I+PFllYXI+MjAyMzwvWWVhcj48UmVj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</w:fldData>
              </w:fldChar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UYW5nPC9BdXRob3I+PFllYXI+MjAyMzwvWWVhcj48UmVj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</w:fldData>
              </w:fldChar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51]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1FD57DDA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3F3D5A87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eutrophil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2FC6D32C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C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nnabidiol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79A00890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anoparticl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0B756464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α-Lipoic </w:t>
            </w: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31990F58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Converging to the infarct core and affinity for inflammatory cytokines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57EE7397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Reducing deleterious factors and infarct volume in the core and semidarktic band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, 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mproving neurologic recovery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71D552C7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MaXU8L0F1dGhvcj48WWVhcj4yMDIyPC9ZZWFyPjxSZWNO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MaXU8L0F1dGhvcj48WWVhcj4yMDIyPC9ZZWFyPjxSZWNO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52]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22488ED5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5C49DADA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eutrophil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185DC20D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daravone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5FEA32EE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anoparticles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36B0B5DE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SHp</w:t>
            </w: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343DE495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Targeting Inflammation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4577074A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Precise Targeting of </w:t>
            </w:r>
            <w:r>
              <w:rPr>
                <w:rFonts w:ascii="Times New Roman" w:hAnsi="Times New Roman" w:eastAsia="Times New Roman" w:cs="Times New Roman"/>
                <w:color w:val="FF0000"/>
                <w:spacing w:val="5"/>
                <w:sz w:val="20"/>
                <w:szCs w:val="20"/>
                <w:shd w:val="clear" w:color="auto" w:fill="FFFFFF"/>
              </w:rPr>
              <w:t xml:space="preserve">CIR </w:t>
            </w:r>
            <w:r>
              <w:rPr>
                <w:rFonts w:hint="eastAsia" w:ascii="Times New Roman" w:hAnsi="Times New Roman" w:eastAsia="宋体" w:cs="Times New Roman"/>
                <w:color w:val="FF0000"/>
                <w:spacing w:val="5"/>
                <w:sz w:val="20"/>
                <w:szCs w:val="20"/>
                <w:shd w:val="clear" w:color="auto" w:fill="FFFFFF"/>
                <w:lang w:val="en-US" w:eastAsia="zh-CN"/>
              </w:rPr>
              <w:t>s</w:t>
            </w:r>
            <w:r>
              <w:rPr>
                <w:rFonts w:ascii="Times New Roman" w:hAnsi="Times New Roman" w:eastAsia="Times New Roman" w:cs="Times New Roman"/>
                <w:color w:val="FF0000"/>
                <w:spacing w:val="5"/>
                <w:sz w:val="20"/>
                <w:szCs w:val="20"/>
                <w:shd w:val="clear" w:color="auto" w:fill="FFFFFF"/>
              </w:rPr>
              <w:t>ites</w:t>
            </w:r>
            <w:r>
              <w:rPr>
                <w:rFonts w:hint="default" w:ascii="Times New Roman" w:hAnsi="Times New Roman" w:eastAsia="宋体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:lang w:val="en-US" w:eastAsia="zh-CN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,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scavenging the ROS, inhibiting inflammation, and providing neuroprotection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025F6F96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&lt;EndNote&gt;&lt;Cite&gt;&lt;Author&gt;Dong&lt;/Author&gt;&lt;Year&gt;2024&lt;/Year&gt;&lt;RecNum&gt;102&lt;/RecNum&gt;&lt;DisplayText&gt;[53]&lt;/DisplayText&gt;&lt;record&gt;&lt;rec-number&gt;102&lt;/rec-number&gt;&lt;foreign-keys&gt;&lt;key app="EN" db-id="5aa9xwszote259edfar5dtavpva0a0xdrred" timestamp="1741086614"&gt;102&lt;/key&gt;&lt;/foreign-keys&gt;&lt;ref-type name="Journal Article"&gt;17&lt;/ref-type&gt;&lt;contributors&gt;&lt;authors&gt;&lt;author&gt;Dong, Zhufeng&lt;/author&gt;&lt;author&gt;Tang, Lin&lt;/author&gt;&lt;author&gt;Zhang, Yu&lt;/author&gt;&lt;author&gt;Ma, Xiaoyue&lt;/author&gt;&lt;author&gt;Yin, Ying&lt;/author&gt;&lt;author&gt;Kuang, Lei&lt;/author&gt;&lt;author&gt;Fan, Qin&lt;/author&gt;&lt;author&gt;Wang, Bingyi&lt;/author&gt;&lt;author&gt;Hu, Xiaoye&lt;/author&gt;&lt;author&gt;Yin, Tieying&lt;/author&gt;&lt;/authors&gt;&lt;/contributors&gt;&lt;titles&gt;&lt;title&gt;A Homing Peptide Modified Neutrophil Membrane Biomimetic Nanoparticles in Response to ROS/inflammatory Microenvironment for Precise Targeting Treatment of Ischemic Stroke&lt;/title&gt;&lt;secondary-title&gt;Advanced Functional Materials&lt;/secondary-title&gt;&lt;/titles&gt;&lt;periodical&gt;&lt;full-title&gt;Advanced Functional Materials&lt;/full-title&gt;&lt;/periodical&gt;&lt;volume&gt;34&lt;/volume&gt;&lt;number&gt;4&lt;/number&gt;&lt;dates&gt;&lt;year&gt;2024&lt;/year&gt;&lt;/dates&gt;&lt;urls&gt;&lt;/urls&gt;&lt;/record&gt;&lt;/Cite&gt;&lt;/EndNote&gt;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53]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40FDF0B0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549C43D7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crophage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09E3845F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phosphorous dendrimer (termed as AK137)/fibronectin</w:t>
            </w:r>
            <w:r>
              <w:rPr>
                <w:rFonts w:hint="eastAsia" w:ascii="宋体" w:hAnsi="宋体" w:eastAsia="宋体" w:cs="宋体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，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edaravone 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7859EE40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anocomplexes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2D1600DE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402C029D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Crossing BBB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736D2330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lleviating oxidative stress, polarizing microglia M2, decreasing pro-inflammatory cytokine secretion, and acting on neuronal cells to fight apoptosis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3CEBE6B1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NYTwvQXV0aG9yPjxZZWFyPjIwMjQ8L1llYXI+PFJlY051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</w:fldData>
              </w:fldChar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NYTwvQXV0aG9yPjxZZWFyPjIwMjQ8L1llYXI+PFJlY051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</w:fldData>
              </w:fldChar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54]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71866E30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6907685A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crophage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5C3B2B6C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Apelin-13 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64FDA932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noparticl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7250D0A2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D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stearoyl phosphatidylethanolamine-polyethylene glycol-RVG29</w:t>
            </w: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2160BF27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C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ross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ng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the 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BBB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and selectively accumulat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ng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in ischemic and inflamed areas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17920F04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prov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ng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neurological scores and reduc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ng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infarct volume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, inhibiting NLRP3 inflammasome-mediated pyroptosis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5956C9BE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NYTwvQXV0aG9yPjxZZWFyPjIwMjQ8L1llYXI+PFJlY051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</w:fldData>
              </w:fldChar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NYTwvQXV0aG9yPjxZZWFyPjIwMjQ8L1llYXI+PFJlY051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</w:fldData>
              </w:fldChar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55]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58A2FE50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4D3E246B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crophage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6407F5CF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Ginsenoside Rg3 and Panax notoginseng saponins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206DF758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L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posom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35B6A916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3B817AB9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Crossing the 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BBB,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affinity for inflamed cerebral microvascular endothelial cells, specific targeting of ischemic sites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714DDADA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xhibiting stronger brain targeting and prolonging drug half-life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52D1E09E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&lt;EndNote&gt;&lt;Cite&gt;&lt;Author&gt;Liu&lt;/Author&gt;&lt;Year&gt;2024&lt;/Year&gt;&lt;RecNum&gt;105&lt;/RecNum&gt;&lt;DisplayText&gt;[56]&lt;/DisplayText&gt;&lt;record&gt;&lt;rec-number&gt;105&lt;/rec-number&gt;&lt;foreign-keys&gt;&lt;key app="EN" db-id="5aa9xwszote259edfar5dtavpva0a0xdrred" timestamp="1741086718"&gt;105&lt;/key&gt;&lt;/foreign-keys&gt;&lt;ref-type name="Journal Article"&gt;17&lt;/ref-type&gt;&lt;contributors&gt;&lt;authors&gt;&lt;author&gt;Liu, Tianshu&lt;/author&gt;&lt;author&gt;Zhang, Mengfan&lt;/author&gt;&lt;author&gt;Zhang, Jin&lt;/author&gt;&lt;author&gt;Kang, Naijin&lt;/author&gt;&lt;author&gt;Zheng, Linlin&lt;/author&gt;&lt;author&gt;Ding, Zhiying&lt;/author&gt;&lt;/authors&gt;&lt;/contributors&gt;&lt;auth-address&gt;School of Pharmaceutical Sciences, Jilin University, Changchun, 130021, People&amp;apos;s Republic of China.&lt;/auth-address&gt;&lt;titles&gt;&lt;title&gt;Targeted Delivery of Macrophage Membrane Biomimetic Liposomes Through Intranasal Administration for Treatment of Ischemic Stroke&lt;/title&gt;&lt;secondary-title&gt;International Journal of Nanomedicine&lt;/secondary-title&gt;&lt;alt-title&gt;Int J Nanomedicine&lt;/alt-title&gt;&lt;/titles&gt;&lt;periodical&gt;&lt;full-title&gt;International Journal of Nanomedicine&lt;/full-title&gt;&lt;abbr-1&gt;Int J Nanomedicine&lt;/abbr-1&gt;&lt;/periodical&gt;&lt;alt-periodical&gt;&lt;full-title&gt;International Journal of Nanomedicine&lt;/full-title&gt;&lt;abbr-1&gt;Int J Nanomedicine&lt;/abbr-1&gt;&lt;/alt-periodical&gt;&lt;pages&gt;6177-6199&lt;/pages&gt;&lt;volume&gt;19&lt;/volume&gt;&lt;section&gt;INDEX: 6.7 | QUARTILE: Q1 | CAS: 2</w:instrText>
            </w: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区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&lt;/section&gt;&lt;keywords&gt;&lt;keyword&gt;biomimetic liposome&lt;/keyword&gt;&lt;keyword&gt;brain targeting&lt;/keyword&gt;&lt;keyword&gt;intranasal delivery&lt;/keyword&gt;&lt;keyword&gt;ischemic stroke&lt;/keyword&gt;&lt;keyword&gt;macrophage-membrane coating&lt;/keyword&gt;&lt;/keywords&gt;&lt;dates&gt;&lt;year&gt;2024&lt;/year&gt;&lt;/dates&gt;&lt;isbn&gt;1178-2013&lt;/isbn&gt;&lt;accession-num&gt;38911498&lt;/accession-num&gt;&lt;label&gt;6.7&lt;/label&gt;&lt;urls&gt;&lt;related-urls&gt;&lt;url&gt;https://pubmed.ncbi.nlm.nih.gov/38911498&lt;/url&gt;&lt;/related-urls&gt;&lt;/urls&gt;&lt;custom1&gt;6.7&lt;/custom1&gt;&lt;custom2&gt;Q1&lt;/custom2&gt;&lt;custom3&gt;2</w:instrText>
            </w: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区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&lt;/custom3&gt;&lt;electronic-resource-num&gt;10.2147/IJN.S458656&lt;/electronic-resource-num&gt;&lt;remote-database-name&gt;PubMed&lt;/remote-database-name&gt;&lt;language&gt;eng&lt;/language&gt;&lt;/record&gt;&lt;/Cite&gt;&lt;/EndNote&gt;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56]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3BD83326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00033901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crophage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16AE8B18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F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ngolimod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411AE63F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H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oneycomb manganese dioxide (MnO2) nanospher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3FFFCDF9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538DABC3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diat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ng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recognition with cell adhesion molecules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7D033DAA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Reducing oxidative stress and promote the transition of M1 microglia to M2 type, reversing the proinflammatory microenvironment and reinforcing the survival of damaged neuron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00619D32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MaTwvQXV0aG9yPjxZZWFyPjIwMjE8L1llYXI+PFJlY051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</w:fldData>
              </w:fldChar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MaTwvQXV0aG9yPjxZZWFyPjIwMjE8L1llYXI+PFJlY051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</w:fldData>
              </w:fldChar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57]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5532A258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702F042E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crophage membrane protein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56C05CF5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lncRNA-EPS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2CBB13C6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L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posom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1FF25492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2EA31D03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</w: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mune evasion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429CC9DE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T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rget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ng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inflammatory cells and accelerated neuron regeneration by promoting inflammation resolution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13F911F5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aaGFuZzwvQXV0aG9yPjxZZWFyPjIwMjA8L1llYXI+PFJl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</w:fldData>
              </w:fldChar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aaGFuZzwvQXV0aG9yPjxZZWFyPjIwMjA8L1llYXI+PFJl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</w:fldData>
              </w:fldChar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58]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4165374F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128AE89B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2-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crophage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760A4597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Baicalin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031CB668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oly lactic-co-glycolic acid nanoparticles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7F8E73B1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16F94B2F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fficiently and actively target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ng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ischemic brain tissue and accumulat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ng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in microglia and neurons 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74C61A9F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R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programming microglia from M1 to M2, reducing neutrophil infiltration and inhibiting neuronal apoptosis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6EF829B7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aaGFuZzwvQXV0aG9yPjxZZWFyPjIwMjU8L1llYXI+PFJl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aaGFuZzwvQXV0aG9yPjxZZWFyPjIwMjU8L1llYXI+PFJl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61]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6DD97F91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6307A5D8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crophage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377228A2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ngelica polysaccharides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, Resveratrol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318DAE89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ano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articl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236D95E3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3E1BF052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Crossing BBB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50DF3EDF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</w: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proved the area of cerebral infarction and improved neurological function scores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1F7BDCFC">
            <w:pPr>
              <w:overflowPunct w:val="0"/>
              <w:autoSpaceDE w:val="0"/>
              <w:spacing w:line="480" w:lineRule="auto"/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TdTwvQXV0aG9yPjxZZWFyPjIwMjI8L1llYXI+PFJlY051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</w:fldData>
              </w:fldChar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TdTwvQXV0aG9yPjxZZWFyPjIwMjI8L1llYXI+PFJlY051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</w:fldData>
              </w:fldChar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105]</w: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53BBDC79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4BFFDD94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crophage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31E45301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ngelica polysaccharide</w:t>
            </w:r>
            <w:r>
              <w:rPr>
                <w:rFonts w:hint="eastAsia" w:ascii="宋体" w:hAnsi="宋体" w:eastAsia="宋体" w:cs="宋体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、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thyl ferulate</w:t>
            </w:r>
            <w:r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, 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Tetramethylpyrazine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1F5117D8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noparticl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050C8214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4BE6ED1E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Crossing BBB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7523660C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ffectively delivering drugs to the site of brain injury, significantly reducing the infarct size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6A0EC581">
            <w:pPr>
              <w:overflowPunct w:val="0"/>
              <w:autoSpaceDE w:val="0"/>
              <w:spacing w:line="480" w:lineRule="auto"/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TdTwvQXV0aG9yPjxZZWFyPjIwMjI8L1llYXI+PFJlY051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</w:fldData>
              </w:fldChar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TdTwvQXV0aG9yPjxZZWFyPjIwMjI8L1llYXI+PFJlY051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</w:fldData>
              </w:fldChar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106]</w: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7DCAE6FD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6905FC66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crophage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25B0CB38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B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icalin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0A70E7FB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Liposom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28804A59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5CB0FAB8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nhanc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ng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brain targeting and improv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ng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circulation of 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B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icalin in the bloodstream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0C8F3C24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Significantly improving neurological deficits, cerebral infarct volume and cerebral pathology in MCAO rats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6E02D5A4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Mb25nPC9BdXRob3I+PFllYXI+MjAyMjwvWWVhcj48UmVj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Mb25nPC9BdXRob3I+PFllYXI+MjAyMjwvWWVhcj48UmVj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100]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2684FB64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6C0C8632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onocyte membranes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378529F8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Rapamycin 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0AA7E80A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anoparticles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667D6C0C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74A6ECD6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ctively targeting and binding to inflammatory endothelial cells, thereby inhibiting monocyte adhesion to endothelial cells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42D8BDD6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meliorating nerve scores and infarct volume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0FF78A65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XYW5nPC9BdXRob3I+PFllYXI+MjAyMTwvWWVhcj48UmVj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XYW5nPC9BdXRob3I+PFllYXI+MjAyMTwvWWVhcj48UmVj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62]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6C9CB8C6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56ACF5BB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Microglia membrane </w: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445BEEEF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nti-Repulsive Guidance Molecule a monoclonal antibody</w:t>
            </w:r>
            <w:r>
              <w:rPr>
                <w:rFonts w:hint="eastAsia" w:ascii="宋体" w:hAnsi="宋体" w:eastAsia="宋体" w:cs="宋体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，</w:t>
            </w:r>
            <w:r>
              <w:rPr>
                <w:rFonts w:ascii="Times New Roman" w:hAnsi="Times New Roman" w:eastAsia="Arial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Fe3O4</w:t>
            </w:r>
            <w:r>
              <w:rPr>
                <w:rFonts w:hint="eastAsia" w:ascii="宋体" w:hAnsi="宋体" w:eastAsia="宋体" w:cs="宋体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，</w:t>
            </w:r>
            <w:r>
              <w:rPr>
                <w:rFonts w:ascii="Times New Roman" w:hAnsi="Times New Roman" w:eastAsia="Arial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erfluorohexane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15EA2529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Liposom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52A063AB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6E1C85CA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T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rget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ng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the ischemia-damaged endothelial cells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57457B16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rotecting the ischemic region from ischemia/reperfusion injury allows visualization of thrombus by ultrasound/photo-acoustic imaging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1F8FD9A1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DaGVuZzwvQXV0aG9yPjxZZWFyPjIwMjQ8L1llYXI+PFJl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DaGVuZzwvQXV0aG9yPjxZZWFyPjIwMjQ8L1llYXI+PFJl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63]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7E336B0A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5369621D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M2 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- </w: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icroglial cell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0CE5D8D1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</w: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olyphenol tannic acid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, </w: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oloxamer 188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, </w: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catalase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68BB7B14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anoparticl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7B6D8E18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34F13B23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</w: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trinsic ischemia-homing and BBB-crossing capabilities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2576707A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ntegrating multiple therapeutic mechanisms to synergistically reduce inflammation and protect neurons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4BC5CC17">
            <w:pPr>
              <w:overflowPunct w:val="0"/>
              <w:autoSpaceDE w:val="0"/>
              <w:spacing w:line="480" w:lineRule="auto"/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EdWFuPC9BdXRob3I+PFllYXI+MjAyMjwvWWVhcj48UmVj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</w:fldData>
              </w:fldChar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EdWFuPC9BdXRob3I+PFllYXI+MjAyMjwvWWVhcj48UmVj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</w:fldData>
              </w:fldChar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64]</w: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1EB746ED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159E52ED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M2 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- </w: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icroglial cell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75DFFDF9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EG-SMA-F11, P123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2D1F3C49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ano Oxygen Delivery System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225875B1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36A7D17B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High affinity for brain inflammatory vascular endothelial cells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5F1C2EC7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ncreasing the partial pressure of oxygen at the lesion in the early stage of ischemia, reducing apoptosis, inhibiting MMP-9 secretion, protecting the integrity of the BBB, and reducing cerebral edema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573B72FD">
            <w:pPr>
              <w:overflowPunct w:val="0"/>
              <w:autoSpaceDE w:val="0"/>
              <w:spacing w:line="480" w:lineRule="auto"/>
              <w:rPr>
                <w:rFonts w:ascii="Times New Roman" w:hAnsi="Times New Roman" w:eastAsia="Microsoft YaHei UI" w:cs="Times New Roman"/>
                <w:color w:val="0D0D0D" w:themeColor="text1" w:themeTint="F2"/>
                <w:spacing w:val="9"/>
                <w:sz w:val="20"/>
                <w:szCs w:val="20"/>
                <w:shd w:val="clear" w:color="auto" w:fill="FFFCF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</w:tr>
      <w:tr w14:paraId="37EC6927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7828C4F7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CXCR3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:vertAlign w:val="superscript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+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astrocyte </w: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4F1933E3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R</w: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pamycin and si EDN1 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14E8648F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lipid vesicl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3266744D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RVG29 transmembrane peptides</w:t>
            </w: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1F888A36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Bionic camouflage, immune clearance evasion and isotype targeting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542B0418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romoting protective autophagy in astrocytes, ameliorating cellular oxidative stress, and decreasing endothelin gene expression levels, thereby reducing secondary damage to neurovascular units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1148FBB1">
            <w:pPr>
              <w:overflowPunct w:val="0"/>
              <w:autoSpaceDE w:val="0"/>
              <w:spacing w:line="480" w:lineRule="auto"/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MaXU8L0F1dGhvcj48WWVhcj4yMDI0PC9ZZWFyPjxSZWNO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</w:fldData>
              </w:fldChar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MaXU8L0F1dGhvcj48WWVhcj4yMDI0PC9ZZWFyPjxSZWNO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</w:fldData>
              </w:fldChar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67]</w:t>
            </w:r>
            <w:r>
              <w:rPr>
                <w:rFonts w:ascii="Times New Roman" w:hAnsi="Times New Roman" w:eastAsia="Georgia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18C0E5F0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038ACB52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esenchymal stem cell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7EA6CD92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ZL006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60295080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russian blue nanoparticles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2C021F16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686F47A3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Reducing the immunogenicity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, 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enhancing homing ability to the cerebral ischemic penumbra 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101C1E58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Selectively targeting the cerebral ischemic penumbra to reduce infarct size, protect neurogenic function, and improve mortality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21C4DF8D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aaGFuZzwvQXV0aG9yPjxZZWFyPjIwMjQ8L1llYXI+PFJl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</w:fldData>
              </w:fldChar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aaGFuZzwvQXV0aG9yPjxZZWFyPjIwMjQ8L1llYXI+PFJl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</w:fldData>
              </w:fldChar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69]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747F0195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3B41E721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esenchymal stem cell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6A4CA6A4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 Dl-3-n-butylphthalide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19A1D0A0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Liposom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6FCD44F1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30DAC1F2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nhancing the ability to accurately target the injured hemisphere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534F2612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Promoting recovery of motor function in model mice by improving the damaged microenvironment and suppressing neuroinflammation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1E74737B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Eb25nPC9BdXRob3I+PFllYXI+MjAyNDwvWWVhcj48UmVj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>
                <w:fldData xml:space="preserve">PEVuZE5vdGU+PENpdGU+PEF1dGhvcj5Eb25nPC9BdXRob3I+PFllYXI+MjAyNDwvWWVhcj48UmVj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</w:fldData>
              </w:fldChar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.DATA 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70]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5326812C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476CB168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CXCR4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:vertAlign w:val="superscript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+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 xml:space="preserve"> 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esenchymal stem cell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2FDEBB6C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151 (cGAS inhibitor, telomerase repeat sequences) 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0EC8F382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Nanoparticl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4E326A76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7F2B1F75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mproving the homing of nanoparticles to the cerebral ischemic lesions, adsorbing and neutralizing CXCL12 to cut off infiltration of peripheral-neutrophils and mononuclear macrophages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3462CF9B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A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eliorating the mortality, reducing the infarct volume, and protecting neurogenic functions of neurons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4DC329C6">
            <w:pPr>
              <w:overflowPunct w:val="0"/>
              <w:autoSpaceDE w:val="0"/>
              <w:spacing w:line="480" w:lineRule="auto"/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&lt;EndNote&gt;&lt;Cite&gt;&lt;Author&gt;Shi&lt;/Author&gt;&lt;Year&gt;2022&lt;/Year&gt;&lt;RecNum&gt;118&lt;/RecNum&gt;&lt;DisplayText&gt;[71]&lt;/DisplayText&gt;&lt;record&gt;&lt;rec-number&gt;118&lt;/rec-number&gt;&lt;foreign-keys&gt;&lt;key app="EN" db-id="5aa9xwszote259edfar5dtavpva0a0xdrred" timestamp="1741087161"&gt;118&lt;/key&gt;&lt;/foreign-keys&gt;&lt;ref-type name="Journal Article"&gt;17&lt;/ref-type&gt;&lt;contributors&gt;&lt;authors&gt;&lt;author&gt;Shi, Jinjin&lt;/author&gt;&lt;author&gt;Yang, Yue&lt;/author&gt;&lt;author&gt;Yin, Na&lt;/author&gt;&lt;author&gt;Liu, Changhua&lt;/author&gt;&lt;author&gt;Zhao, Yuzhen&lt;/author&gt;&lt;author&gt;Cheng, Hui&lt;/author&gt;&lt;author&gt;Zhou, Tonghai&lt;/author&gt;&lt;author&gt;Zhang, Zhenzhong&lt;/author&gt;&lt;author&gt;Zhang, Kaixiang&lt;/author&gt;&lt;/authors&gt;&lt;/contributors&gt;&lt;auth-address&gt;School of Pharmaceutical Sciences, Zhengzhou University, Zhengzhou, 450001, China.&lt;/auth-address&gt;&lt;titles&gt;&lt;title&gt;Engineering CXCL12 Biomimetic Decoy-Integrated Versatile Immunosuppressive Nanoparticle for Ischemic Stroke Therapy with Management of Overactivated Brain Immune Microenvironment&lt;/title&gt;&lt;secondary-title&gt;Small Methods&lt;/secondary-title&gt;&lt;alt-title&gt;Small Methods&lt;/alt-title&gt;&lt;/titles&gt;&lt;periodical&gt;&lt;full-title&gt;Small Methods&lt;/full-title&gt;&lt;abbr-1&gt;Small Methods&lt;/abbr-1&gt;&lt;/periodical&gt;&lt;alt-periodical&gt;&lt;full-title&gt;Small Methods&lt;/full-title&gt;&lt;abbr-1&gt;Small Methods&lt;/abbr-1&gt;&lt;/alt-periodical&gt;&lt;pages&gt;e2101158&lt;/pages&gt;&lt;volume&gt;6&lt;/volume&gt;&lt;number&gt;1&lt;/number&gt;&lt;section&gt;INDEX: 10.7 | QUARTILE: Q1 | CAS: 2</w:instrText>
            </w: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区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&lt;/section&gt;&lt;keywords&gt;&lt;keyword&gt;biomimetic decoy&lt;/keyword&gt;&lt;keyword&gt;engineered mesenchymal stem cells&lt;/keyword&gt;&lt;keyword&gt;ischemic stroke&lt;/keyword&gt;&lt;keyword&gt;neurological repair&lt;/keyword&gt;&lt;keyword&gt;versatile immunosuppressive nanoparticles&lt;/keyword&gt;&lt;/keywords&gt;&lt;dates&gt;&lt;year&gt;2022&lt;/year&gt;&lt;/dates&gt;&lt;isbn&gt;2366-9608&lt;/isbn&gt;&lt;accession-num&gt;35041278&lt;/accession-num&gt;&lt;label&gt;10.7&lt;/label&gt;&lt;urls&gt;&lt;related-urls&gt;&lt;url&gt;https://pubmed.ncbi.nlm.nih.gov/35041278&lt;/url&gt;&lt;/related-urls&gt;&lt;/urls&gt;&lt;custom1&gt;10.7&lt;/custom1&gt;&lt;custom2&gt;Q1&lt;/custom2&gt;&lt;custom3&gt;2</w:instrText>
            </w:r>
            <w:r>
              <w:rPr>
                <w:rFonts w:ascii="Times New Roman" w:hAnsi="Times New Roman" w:eastAsia="微软雅黑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区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&lt;/custom3&gt;&lt;electronic-resource-num&gt;10.1002/smtd.202101158&lt;/electronic-resource-num&gt;&lt;remote-database-name&gt;PubMed&lt;/remote-database-name&gt;&lt;language&gt;eng&lt;/language&gt;&lt;/record&gt;&lt;/Cite&gt;&lt;/EndNote&gt;</w:instrTex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71]</w:t>
            </w:r>
            <w:r>
              <w:rPr>
                <w:rFonts w:ascii="Times New Roman" w:hAnsi="Times New Roman" w:eastAsia="Segoe UI" w:cs="Times New Roman"/>
                <w:color w:val="0D0D0D" w:themeColor="text1" w:themeTint="F2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  <w:tr w14:paraId="114787DF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769" w:type="dxa"/>
            <w:tcBorders>
              <w:tl2br w:val="nil"/>
              <w:tr2bl w:val="nil"/>
            </w:tcBorders>
          </w:tcPr>
          <w:p w14:paraId="07365293">
            <w:pPr>
              <w:overflowPunct w:val="0"/>
              <w:autoSpaceDE w:val="0"/>
              <w:spacing w:line="480" w:lineRule="auto"/>
              <w:rPr>
                <w:rFonts w:ascii="Times New Roman" w:hAnsi="Times New Roman" w:eastAsia="宋体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Mesenchymal stem cell membrane</w:t>
            </w:r>
          </w:p>
        </w:tc>
        <w:tc>
          <w:tcPr>
            <w:tcW w:w="1831" w:type="dxa"/>
            <w:tcBorders>
              <w:tl2br w:val="nil"/>
              <w:tr2bl w:val="nil"/>
            </w:tcBorders>
          </w:tcPr>
          <w:p w14:paraId="4A0A7FDC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Curcumin</w:t>
            </w:r>
          </w:p>
        </w:tc>
        <w:tc>
          <w:tcPr>
            <w:tcW w:w="1738" w:type="dxa"/>
            <w:tcBorders>
              <w:tl2br w:val="nil"/>
              <w:tr2bl w:val="nil"/>
            </w:tcBorders>
          </w:tcPr>
          <w:p w14:paraId="0FD7E614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Liposome</w:t>
            </w:r>
          </w:p>
        </w:tc>
        <w:tc>
          <w:tcPr>
            <w:tcW w:w="1426" w:type="dxa"/>
            <w:tcBorders>
              <w:tl2br w:val="nil"/>
              <w:tr2bl w:val="nil"/>
            </w:tcBorders>
          </w:tcPr>
          <w:p w14:paraId="68A247DB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</w:p>
        </w:tc>
        <w:tc>
          <w:tcPr>
            <w:tcW w:w="3265" w:type="dxa"/>
            <w:tcBorders>
              <w:tl2br w:val="nil"/>
              <w:tr2bl w:val="nil"/>
            </w:tcBorders>
          </w:tcPr>
          <w:p w14:paraId="34AB9E69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Microsoft YaHei UI" w:cs="Times New Roman"/>
                <w:color w:val="0D0D0D" w:themeColor="text1" w:themeTint="F2"/>
                <w:spacing w:val="5"/>
                <w:sz w:val="20"/>
                <w:szCs w:val="20"/>
                <w:shd w:val="clear" w:color="auto" w:fill="FFFFFF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Targeting, long-circulating capacity, immune masking and multiligand integration properties</w:t>
            </w:r>
          </w:p>
        </w:tc>
        <w:tc>
          <w:tcPr>
            <w:tcW w:w="4083" w:type="dxa"/>
            <w:tcBorders>
              <w:tl2br w:val="nil"/>
              <w:tr2bl w:val="nil"/>
            </w:tcBorders>
          </w:tcPr>
          <w:p w14:paraId="36E8F3AB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Improving survival in mice with ischemic stroke</w:t>
            </w:r>
          </w:p>
        </w:tc>
        <w:tc>
          <w:tcPr>
            <w:tcW w:w="1142" w:type="dxa"/>
            <w:tcBorders>
              <w:tl2br w:val="nil"/>
              <w:tr2bl w:val="nil"/>
            </w:tcBorders>
          </w:tcPr>
          <w:p w14:paraId="21D8B293">
            <w:pPr>
              <w:overflowPunct w:val="0"/>
              <w:autoSpaceDE w:val="0"/>
              <w:spacing w:line="480" w:lineRule="auto"/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</w:pP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begin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instrText xml:space="preserve"> ADDIN EN.CITE &lt;EndNote&gt;&lt;Cite&gt;&lt;Author&gt;Wu&lt;/Author&gt;&lt;Year&gt;2020&lt;/Year&gt;&lt;RecNum&gt;119&lt;/RecNum&gt;&lt;DisplayText&gt;[107]&lt;/DisplayText&gt;&lt;record&gt;&lt;rec-number&gt;119&lt;/rec-number&gt;&lt;foreign-keys&gt;&lt;key app="EN" db-id="5aa9xwszote259edfar5dtavpva0a0xdrred" timestamp="1741087209"&gt;119&lt;/key&gt;&lt;/foreign-keys&gt;&lt;ref-type name="Journal Article"&gt;17&lt;/ref-type&gt;&lt;contributors&gt;&lt;authors&gt;&lt;author&gt;Wu, Honghui&lt;/author&gt;&lt;author&gt;Jiang, Xinchi&lt;/author&gt;&lt;author&gt;Li, Yaosheng&lt;/author&gt;&lt;author&gt;Zhou, Yi&lt;/author&gt;&lt;author&gt;Zhang, Tianyuan&lt;/author&gt;&lt;author&gt;Zhi, Pei&lt;/author&gt;&lt;author&gt;Gao, Jianqing&lt;/author&gt;&lt;/authors&gt;&lt;/contributors&gt;&lt;titles&gt;&lt;title&gt;Engineering Stem Cell Derived Biomimetic Vesicles for Versatility and Effective Targeted Delivery&lt;/title&gt;&lt;secondary-title&gt;Advanced Functional Materials&lt;/secondary-title&gt;&lt;/titles&gt;&lt;periodical&gt;&lt;full-title&gt;Advanced Functional Materials&lt;/full-title&gt;&lt;/periodical&gt;&lt;volume&gt;30&lt;/volume&gt;&lt;dates&gt;&lt;year&gt;2020&lt;/year&gt;&lt;/dates&gt;&lt;urls&gt;&lt;/urls&gt;&lt;/record&gt;&lt;/Cite&gt;&lt;/EndNote&gt;</w:instrTex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separate"/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t>[107]</w:t>
            </w:r>
            <w:r>
              <w:rPr>
                <w:rFonts w:ascii="Times New Roman" w:hAnsi="Times New Roman" w:eastAsia="Times New Roman" w:cs="Times New Roman"/>
                <w:color w:val="0D0D0D" w:themeColor="text1" w:themeTint="F2"/>
                <w:sz w:val="20"/>
                <w:szCs w:val="20"/>
                <w14:textFill>
                  <w14:solidFill>
                    <w14:schemeClr w14:val="tx1">
                      <w14:lumMod w14:val="95000"/>
                      <w14:lumOff w14:val="5000"/>
                    </w14:schemeClr>
                  </w14:solidFill>
                </w14:textFill>
              </w:rPr>
              <w:fldChar w:fldCharType="end"/>
            </w:r>
          </w:p>
        </w:tc>
      </w:tr>
    </w:tbl>
    <w:p w14:paraId="05CDB48D">
      <w:bookmarkStart w:id="0" w:name="_GoBack"/>
      <w:bookmarkEnd w:id="0"/>
    </w:p>
    <w:sectPr>
      <w:pgSz w:w="16838" w:h="11906" w:orient="landscape"/>
      <w:pgMar w:top="1800" w:right="1440" w:bottom="1800" w:left="144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楷体">
    <w:panose1 w:val="02010609060101010101"/>
    <w:charset w:val="86"/>
    <w:family w:val="modern"/>
    <w:pitch w:val="default"/>
    <w:sig w:usb0="800002BF" w:usb1="38CF7CFA" w:usb2="00000016" w:usb3="00000000" w:csb0="00040001" w:csb1="00000000"/>
  </w:font>
  <w:font w:name="FZSSK--GBK1-0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Microsoft YaHei UI">
    <w:panose1 w:val="020B0503020204020204"/>
    <w:charset w:val="86"/>
    <w:family w:val="swiss"/>
    <w:pitch w:val="default"/>
    <w:sig w:usb0="80000287" w:usb1="2ACF3C50" w:usb2="00000016" w:usb3="00000000" w:csb0="0004001F" w:csb1="00000000"/>
  </w:font>
  <w:font w:name="Segoe UI">
    <w:panose1 w:val="020B0502040204020203"/>
    <w:charset w:val="00"/>
    <w:family w:val="swiss"/>
    <w:pitch w:val="default"/>
    <w:sig w:usb0="E4002EFF" w:usb1="C000E47F" w:usb2="00000009" w:usb3="00000000" w:csb0="200001FF" w:csb1="00000000"/>
  </w:font>
  <w:font w:name="微软雅黑">
    <w:panose1 w:val="020B0503020204020204"/>
    <w:charset w:val="86"/>
    <w:family w:val="swiss"/>
    <w:pitch w:val="default"/>
    <w:sig w:usb0="80000287" w:usb1="2ACF3C50" w:usb2="00000016" w:usb3="00000000" w:csb0="0004001F" w:csb1="00000000"/>
  </w:font>
  <w:font w:name="Georgia">
    <w:panose1 w:val="02040502050405020303"/>
    <w:charset w:val="00"/>
    <w:family w:val="roman"/>
    <w:pitch w:val="default"/>
    <w:sig w:usb0="00000287" w:usb1="00000000" w:usb2="00000000" w:usb3="00000000" w:csb0="2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10"/>
  <w:embedSystemFonts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5AFB765A"/>
    <w:rsid w:val="5AFB76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3">
    <w:name w:val="Default Paragraph Font"/>
    <w:semiHidden/>
    <w:uiPriority w:val="0"/>
  </w:style>
  <w:style w:type="table" w:default="1" w:styleId="2">
    <w:name w:val="Normal Table"/>
    <w:semiHidden/>
    <w:qFormat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">
    <w:name w:val="网格型1"/>
    <w:qFormat/>
    <w:uiPriority w:val="99"/>
    <w:pPr>
      <w:widowControl w:val="0"/>
      <w:jc w:val="both"/>
    </w:pPr>
    <w:rPr>
      <w:rFonts w:eastAsia="Times New Roman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</w:styles>
</file>

<file path=word/_rels/document.xml.rels><?xml version="1.0" encoding="UTF-8" standalone="yes"?>
<Relationships xmlns="http://schemas.openxmlformats.org/package/2006/relationships"><Relationship Id="rId4" Type="http://schemas.openxmlformats.org/officeDocument/2006/relationships/fontTable" Target="fontTable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2</Pages>
  <Words>0</Words>
  <Characters>0</Characters>
  <Lines>0</Lines>
  <Paragraphs>0</Paragraphs>
  <TotalTime>0</TotalTime>
  <ScaleCrop>false</ScaleCrop>
  <LinksUpToDate>false</LinksUpToDate>
  <CharactersWithSpaces>0</CharactersWithSpaces>
  <Application>WPS Office_12.1.0.22175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7-28T00:16:00Z</dcterms:created>
  <dc:creator>龙小包</dc:creator>
  <cp:lastModifiedBy>龙小包</cp:lastModifiedBy>
  <dcterms:modified xsi:type="dcterms:W3CDTF">2025-07-28T00:17:38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2175</vt:lpwstr>
  </property>
  <property fmtid="{D5CDD505-2E9C-101B-9397-08002B2CF9AE}" pid="3" name="ICV">
    <vt:lpwstr>E654FB42B9944DEFB18FE8A3049D9F58_11</vt:lpwstr>
  </property>
  <property fmtid="{D5CDD505-2E9C-101B-9397-08002B2CF9AE}" pid="4" name="KSOTemplateDocerSaveRecord">
    <vt:lpwstr>eyJoZGlkIjoiNjU0YTA1OGJiMTRmMmFkNzNmNmZlNjFhYTk5NTJmNjIiLCJ1c2VySWQiOiIzMTgxMzAxMTgifQ==</vt:lpwstr>
  </property>
</Properties>
</file>